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4CC3DAC" w:rsidR="001065D7" w:rsidRDefault="00F50A4B" w:rsidP="001065D7">
      <w:pPr>
        <w:pStyle w:val="Heading1"/>
        <w:spacing w:before="0"/>
      </w:pPr>
      <w:r w:rsidRPr="00F50A4B">
        <w:lastRenderedPageBreak/>
        <w:t>Abstract</w:t>
      </w:r>
    </w:p>
    <w:p w14:paraId="19006139" w14:textId="2DDC2005" w:rsidR="0054295E" w:rsidRDefault="0054295E" w:rsidP="0054295E">
      <w:pPr>
        <w:pStyle w:val="Heading1"/>
        <w:spacing w:before="0" w:after="240"/>
      </w:pPr>
      <w:r>
        <w:t>Introduction</w:t>
      </w:r>
    </w:p>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1D67B731"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4684903C"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w:t>
      </w:r>
      <w:commentRangeStart w:id="1"/>
      <w:r w:rsidR="00C27F47">
        <w:t>At the beginning of each trial, participants were instructed which of the two RDKs to attend by a verbal audio cue (“red” vs. “blue”).</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commentRangeEnd w:id="1"/>
      <w:r w:rsidR="00E85CA7">
        <w:rPr>
          <w:rStyle w:val="CommentReference"/>
        </w:rPr>
        <w:commentReference w:id="1"/>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 The mapping between color and frequency was counterbalanced across participants</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ins w:id="2" w:author="Andersen, Soren" w:date="2018-10-02T12:40:00Z">
        <w:r w:rsidR="00C27F47">
          <w:t xml:space="preserve"> for </w:t>
        </w:r>
        <w:commentRangeStart w:id="3"/>
        <w:r w:rsidR="00C27F47">
          <w:t>@@@</w:t>
        </w:r>
        <w:proofErr w:type="spellStart"/>
        <w:r w:rsidR="00C27F47">
          <w:t>ms</w:t>
        </w:r>
        <w:commentRangeEnd w:id="3"/>
        <w:r w:rsidR="00C27F47">
          <w:rPr>
            <w:rStyle w:val="CommentReference"/>
          </w:rPr>
          <w:commentReference w:id="3"/>
        </w:r>
      </w:ins>
      <w:r w:rsidR="00595B7D">
        <w:t>.</w:t>
      </w:r>
      <w:proofErr w:type="spellEnd"/>
      <w:r w:rsidR="00595B7D">
        <w:t xml:space="preserve">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proofErr w:type="spellEnd"/>
      <w:r w:rsidR="00352BD6">
        <w:t xml:space="preserve"> and no response could </w:t>
      </w:r>
      <w:r w:rsidR="00352BD6">
        <w:lastRenderedPageBreak/>
        <w:t xml:space="preserve">be committed before 200 </w:t>
      </w:r>
      <w:proofErr w:type="spellStart"/>
      <w:r w:rsidR="00352BD6">
        <w:t>ms</w:t>
      </w:r>
      <w:r w:rsidR="00595B7D">
        <w:t>.</w:t>
      </w:r>
      <w:proofErr w:type="spellEnd"/>
      <w:r w:rsidR="00595B7D">
        <w:t xml:space="preserve"> </w:t>
      </w:r>
      <w:r w:rsidR="00D204BA">
        <w:t>Correct responses were followed by a tone (</w:t>
      </w:r>
      <w:r w:rsidR="00D63926">
        <w:t>1</w:t>
      </w:r>
      <w:r w:rsidR="00704050">
        <w:t xml:space="preserve">,0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704050">
        <w:t xml:space="preserve">1,000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65A073CE" w:rsidR="00695F22" w:rsidRPr="00352BD6" w:rsidRDefault="008D6BE0" w:rsidP="00CA0030">
      <w:pPr>
        <w:spacing w:line="480" w:lineRule="auto"/>
        <w:ind w:firstLine="720"/>
        <w:jc w:val="both"/>
        <w:rPr>
          <w:lang w:val="da-DK"/>
        </w:rPr>
      </w:pPr>
      <w:commentRangeStart w:id="4"/>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divided into 3 phases.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w:t>
      </w:r>
      <w:commentRangeEnd w:id="4"/>
      <w:r w:rsidR="00F6055F">
        <w:rPr>
          <w:rStyle w:val="CommentReference"/>
        </w:rPr>
        <w:commentReference w:id="4"/>
      </w:r>
      <w:r w:rsidR="00EE5948">
        <w:t>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6BD9E580" w14:textId="27F2BF77" w:rsidR="00695F22" w:rsidRDefault="00695F22" w:rsidP="00CA0030">
      <w:pPr>
        <w:spacing w:line="480" w:lineRule="auto"/>
        <w:ind w:firstLine="720"/>
        <w:jc w:val="both"/>
      </w:pPr>
      <w:r w:rsidRPr="00695F22">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15E55D9F"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5"/>
      <w:r w:rsidR="00C14105">
        <w:rPr>
          <w:szCs w:val="24"/>
        </w:rPr>
        <w:t xml:space="preserve">online </w:t>
      </w:r>
      <w:r w:rsidR="00695F22">
        <w:rPr>
          <w:szCs w:val="24"/>
        </w:rPr>
        <w:t>low</w:t>
      </w:r>
      <w:r w:rsidR="00C14105">
        <w:rPr>
          <w:szCs w:val="24"/>
        </w:rPr>
        <w:t>-pass filtered at 100 Hz</w:t>
      </w:r>
      <w:commentRangeEnd w:id="5"/>
      <w:r w:rsidR="00F6055F">
        <w:rPr>
          <w:rStyle w:val="CommentReference"/>
        </w:rPr>
        <w:commentReference w:id="5"/>
      </w:r>
      <w:r w:rsidRPr="002006AF">
        <w:rPr>
          <w:szCs w:val="24"/>
        </w:rPr>
        <w:t xml:space="preserve">.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proofErr w:type="spellStart"/>
      <w:r w:rsidR="00060360">
        <w:rPr>
          <w:szCs w:val="24"/>
        </w:rPr>
        <w:t>artefactual</w:t>
      </w:r>
      <w:proofErr w:type="spellEnd"/>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w:t>
      </w:r>
      <w:r w:rsidRPr="002006AF">
        <w:rPr>
          <w:szCs w:val="24"/>
        </w:rPr>
        <w:lastRenderedPageBreak/>
        <w:t xml:space="preserve">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6"/>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6"/>
      <w:r w:rsidR="00F6055F">
        <w:rPr>
          <w:rStyle w:val="CommentReference"/>
        </w:rPr>
        <w:commentReference w:id="6"/>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2D611BBD"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w:t>
      </w:r>
      <w:proofErr w:type="spellStart"/>
      <w:r w:rsidRPr="00D92BFE">
        <w:rPr>
          <w:rFonts w:eastAsia="Times New Roman"/>
          <w:szCs w:val="24"/>
        </w:rPr>
        <w:t>ms</w:t>
      </w:r>
      <w:proofErr w:type="spellEnd"/>
      <w:r w:rsidRPr="00D92BFE">
        <w:rPr>
          <w:rFonts w:eastAsia="Times New Roman"/>
          <w:szCs w:val="24"/>
        </w:rPr>
        <w:t xml:space="preserve"> (to exclude the typically strong phasic visual evoked response to picture onset) to </w:t>
      </w:r>
      <w:r>
        <w:rPr>
          <w:rFonts w:eastAsia="Times New Roman"/>
          <w:szCs w:val="24"/>
        </w:rPr>
        <w:t>3,25</w:t>
      </w:r>
      <w:r w:rsidRPr="00D92BFE">
        <w:rPr>
          <w:rFonts w:eastAsia="Times New Roman"/>
          <w:szCs w:val="24"/>
        </w:rPr>
        <w:t xml:space="preserve">0 </w:t>
      </w:r>
      <w:proofErr w:type="spellStart"/>
      <w:r w:rsidRPr="00D92BFE">
        <w:rPr>
          <w:rFonts w:eastAsia="Times New Roman"/>
          <w:szCs w:val="24"/>
        </w:rPr>
        <w:t>ms</w:t>
      </w:r>
      <w:proofErr w:type="spellEnd"/>
      <w:r w:rsidRPr="00D92BFE">
        <w:rPr>
          <w:rFonts w:eastAsia="Times New Roman"/>
          <w:szCs w:val="24"/>
        </w:rPr>
        <w:t xml:space="preserve"> after stimulus onset was applied, and amplitudes were obtained by extracting the absolute values of the resulting complex Fourier coefficients.</w:t>
      </w:r>
      <w:r>
        <w:rPr>
          <w:rFonts w:eastAsia="Times New Roman"/>
          <w:szCs w:val="24"/>
        </w:rPr>
        <w:t xml:space="preserve"> </w:t>
      </w:r>
      <w:r>
        <w:rPr>
          <w:rFonts w:eastAsia="Times New Roman"/>
          <w:szCs w:val="24"/>
        </w:rPr>
        <w:t>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The amplitudes were normalized for each subject and each frequency separately by dividing amplitudes by the average amplitude across all six conditions.</w:t>
      </w:r>
      <w:r>
        <w:rPr>
          <w:rFonts w:eastAsia="Times New Roman"/>
          <w:szCs w:val="24"/>
        </w:rPr>
        <w:t xml:space="preserve"> </w:t>
      </w:r>
      <w:r w:rsidRPr="00D92BFE">
        <w:rPr>
          <w:rFonts w:eastAsia="Times New Roman"/>
          <w:szCs w:val="24"/>
        </w:rPr>
        <w:t xml:space="preserve">As shown in </w:t>
      </w:r>
      <w:r w:rsidRPr="00D92BFE">
        <w:rPr>
          <w:rFonts w:eastAsia="Times New Roman"/>
          <w:i/>
          <w:szCs w:val="24"/>
        </w:rPr>
        <w:t>Figure 2</w:t>
      </w:r>
      <w:r w:rsidRPr="00D92BFE">
        <w:rPr>
          <w:rFonts w:eastAsia="Times New Roman"/>
          <w:szCs w:val="24"/>
        </w:rPr>
        <w:t xml:space="preserve">, activity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Pr>
          <w:rFonts w:eastAsia="Times New Roman"/>
          <w:szCs w:val="24"/>
        </w:rPr>
        <w:t>Oz</w:t>
      </w:r>
      <w:r w:rsidRPr="00D92BFE">
        <w:rPr>
          <w:rFonts w:eastAsia="Times New Roman"/>
          <w:szCs w:val="24"/>
        </w:rPr>
        <w:t xml:space="preserve">, </w:t>
      </w:r>
      <w:proofErr w:type="spellStart"/>
      <w:r w:rsidRPr="00D92BFE">
        <w:rPr>
          <w:rFonts w:eastAsia="Times New Roman"/>
          <w:szCs w:val="24"/>
        </w:rPr>
        <w:t>PO</w:t>
      </w:r>
      <w:r>
        <w:rPr>
          <w:rFonts w:eastAsia="Times New Roman"/>
          <w:szCs w:val="24"/>
        </w:rPr>
        <w:t>z</w:t>
      </w:r>
      <w:proofErr w:type="spellEnd"/>
      <w:r w:rsidRPr="00D92BFE">
        <w:rPr>
          <w:rFonts w:eastAsia="Times New Roman"/>
          <w:szCs w:val="24"/>
        </w:rPr>
        <w:t xml:space="preserve">, </w:t>
      </w:r>
      <w:r>
        <w:rPr>
          <w:rFonts w:eastAsia="Times New Roman"/>
          <w:szCs w:val="24"/>
        </w:rPr>
        <w:t>O2, PO3</w:t>
      </w:r>
      <w:r w:rsidRPr="00D92BFE">
        <w:rPr>
          <w:rFonts w:eastAsia="Times New Roman"/>
          <w:szCs w:val="24"/>
        </w:rPr>
        <w:t xml:space="preserve">). 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508483DF" w14:textId="77777777" w:rsidR="00F6194D" w:rsidRPr="00D92BFE" w:rsidRDefault="00F6194D" w:rsidP="002006AF">
      <w:pPr>
        <w:spacing w:line="480" w:lineRule="auto"/>
        <w:ind w:firstLine="280"/>
        <w:jc w:val="both"/>
        <w:rPr>
          <w:rFonts w:eastAsia="Times New Roman"/>
          <w:szCs w:val="24"/>
        </w:rPr>
      </w:pPr>
    </w:p>
    <w:p w14:paraId="6237070D" w14:textId="291A336A" w:rsidR="002006AF" w:rsidRDefault="002006AF" w:rsidP="004F6F4C"/>
    <w:p w14:paraId="6D331FD4" w14:textId="1F3DE291" w:rsidR="002006AF" w:rsidRDefault="002006AF" w:rsidP="004F6F4C"/>
    <w:p w14:paraId="242987C7" w14:textId="6E24B4AF" w:rsidR="00691FE2" w:rsidRDefault="000E5106" w:rsidP="004F6F4C">
      <w:commentRangeStart w:id="7"/>
      <w:r>
        <w:rPr>
          <w:noProof/>
        </w:rPr>
        <w:lastRenderedPageBreak/>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7"/>
      <w:r w:rsidR="00F6194D">
        <w:rPr>
          <w:rStyle w:val="CommentReference"/>
        </w:rPr>
        <w:commentReference w:id="7"/>
      </w:r>
    </w:p>
    <w:p w14:paraId="450083B4" w14:textId="78A2E2F0" w:rsidR="00691FE2" w:rsidRPr="00F36223" w:rsidRDefault="0004428E" w:rsidP="004269CE">
      <w:pPr>
        <w:jc w:val="both"/>
        <w:rPr>
          <w:sz w:val="20"/>
          <w:szCs w:val="20"/>
        </w:rPr>
      </w:pPr>
      <w:commentRangeStart w:id="8"/>
      <w:r w:rsidRPr="00F36223">
        <w:rPr>
          <w:b/>
          <w:sz w:val="20"/>
          <w:szCs w:val="20"/>
        </w:rPr>
        <w:t>Figure</w:t>
      </w:r>
      <w:r w:rsidR="00326703">
        <w:rPr>
          <w:b/>
          <w:sz w:val="20"/>
          <w:szCs w:val="20"/>
        </w:rPr>
        <w:t xml:space="preserve"> </w:t>
      </w:r>
      <w:r w:rsidR="008D6F6F">
        <w:rPr>
          <w:b/>
          <w:sz w:val="20"/>
          <w:szCs w:val="20"/>
        </w:rPr>
        <w:t>2</w:t>
      </w:r>
      <w:commentRangeEnd w:id="8"/>
      <w:r w:rsidR="008D6F6F">
        <w:rPr>
          <w:rStyle w:val="CommentReference"/>
        </w:rPr>
        <w:commentReference w:id="8"/>
      </w:r>
      <w:r w:rsidRPr="00F36223">
        <w:rPr>
          <w:b/>
          <w:sz w:val="20"/>
          <w:szCs w:val="20"/>
        </w:rPr>
        <w:t>.</w:t>
      </w:r>
      <w:r w:rsidRPr="00F36223">
        <w:rPr>
          <w:sz w:val="20"/>
          <w:szCs w:val="20"/>
        </w:rPr>
        <w:t xml:space="preserve"> Grand average FFT-amplitude spectra derived from EEG signals at each participant's best four-electrode </w:t>
      </w:r>
      <w:commentRangeStart w:id="9"/>
      <w:r w:rsidRPr="00F36223">
        <w:rPr>
          <w:sz w:val="20"/>
          <w:szCs w:val="20"/>
        </w:rPr>
        <w:t xml:space="preserve">cluster for the </w:t>
      </w:r>
      <w:r w:rsidR="004E327F">
        <w:rPr>
          <w:sz w:val="20"/>
          <w:szCs w:val="20"/>
        </w:rPr>
        <w:t>10 and 1</w:t>
      </w:r>
      <w:r w:rsidRPr="00F36223">
        <w:rPr>
          <w:sz w:val="20"/>
          <w:szCs w:val="20"/>
        </w:rPr>
        <w:t xml:space="preserve">2 Hz </w:t>
      </w:r>
      <w:commentRangeEnd w:id="9"/>
      <w:r w:rsidR="000C4CE7">
        <w:rPr>
          <w:rStyle w:val="CommentReference"/>
        </w:rPr>
        <w:commentReference w:id="9"/>
      </w:r>
      <w:proofErr w:type="spellStart"/>
      <w:r w:rsidRPr="00F36223">
        <w:rPr>
          <w:sz w:val="20"/>
          <w:szCs w:val="20"/>
        </w:rPr>
        <w:t>signal</w:t>
      </w:r>
      <w:commentRangeStart w:id="10"/>
      <w:r w:rsidR="004E327F">
        <w:rPr>
          <w:sz w:val="20"/>
          <w:szCs w:val="20"/>
        </w:rPr>
        <w:t>.</w:t>
      </w:r>
      <w:commentRangeEnd w:id="10"/>
      <w:r w:rsidR="005530E3">
        <w:rPr>
          <w:rStyle w:val="CommentReference"/>
        </w:rPr>
        <w:commentReference w:id="10"/>
      </w:r>
      <w:r w:rsidR="00790508">
        <w:rPr>
          <w:sz w:val="20"/>
          <w:szCs w:val="20"/>
        </w:rPr>
        <w:t>Data</w:t>
      </w:r>
      <w:proofErr w:type="spellEnd"/>
      <w:r w:rsidR="00790508">
        <w:rPr>
          <w:sz w:val="20"/>
          <w:szCs w:val="20"/>
        </w:rPr>
        <w:t xml:space="preserve"> in the figure are filtered with 1Hz high-pass filter for visualization purposes.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3F2C0D3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performance (e.g. response speed) and EEG signal </w:t>
      </w:r>
      <w:r w:rsidR="00720800" w:rsidRPr="008C39A8">
        <w:t>(e.g., skull thi</w:t>
      </w:r>
      <w:r w:rsidR="00187276">
        <w:t>ckn</w:t>
      </w:r>
      <w:r w:rsidR="00720800" w:rsidRPr="008C39A8">
        <w:t xml:space="preserve">ess, skin conductance, and </w:t>
      </w:r>
      <w:r w:rsidR="00720800" w:rsidRPr="008C39A8">
        <w:lastRenderedPageBreak/>
        <w:t>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 xml:space="preserve">Additionally, we </w:t>
      </w:r>
      <w:r w:rsidR="00F219CA">
        <w:lastRenderedPageBreak/>
        <w:t>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F062B83" w:rsidR="00FE2900" w:rsidRDefault="00FF793F" w:rsidP="00F35FBF">
      <w:pPr>
        <w:spacing w:line="480" w:lineRule="auto"/>
        <w:ind w:firstLine="284"/>
        <w:jc w:val="both"/>
      </w:pPr>
      <w:commentRangeStart w:id="11"/>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commentRangeEnd w:id="11"/>
      <w:r w:rsidR="00CA5037">
        <w:rPr>
          <w:rStyle w:val="CommentReference"/>
        </w:rPr>
        <w:commentReference w:id="11"/>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2"/>
            <w:r>
              <w:lastRenderedPageBreak/>
              <w:t>Table 1</w:t>
            </w:r>
            <w:commentRangeEnd w:id="12"/>
            <w:r w:rsidR="009D3D50">
              <w:rPr>
                <w:rStyle w:val="CommentReference"/>
              </w:rPr>
              <w:commentReference w:id="12"/>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 xml:space="preserve">0 </w:t>
            </w:r>
            <w:commentRangeStart w:id="13"/>
            <w:r>
              <w:rPr>
                <w:color w:val="000000"/>
              </w:rPr>
              <w:t>[</w:t>
            </w:r>
            <w:r w:rsidRPr="00FF1479">
              <w:rPr>
                <w:color w:val="000000"/>
              </w:rPr>
              <w:t>0.32</w:t>
            </w:r>
            <w:r>
              <w:rPr>
                <w:color w:val="000000"/>
              </w:rPr>
              <w:t>,</w:t>
            </w:r>
            <w:r w:rsidRPr="00FF1479">
              <w:rPr>
                <w:color w:val="000000"/>
              </w:rPr>
              <w:t xml:space="preserve"> 0.7</w:t>
            </w:r>
            <w:r>
              <w:rPr>
                <w:color w:val="000000"/>
              </w:rPr>
              <w:t>0</w:t>
            </w:r>
            <w:r w:rsidRPr="00FF1479">
              <w:rPr>
                <w:color w:val="000000"/>
              </w:rPr>
              <w:t>]</w:t>
            </w:r>
            <w:commentRangeEnd w:id="13"/>
            <w:r w:rsidR="00CA5037">
              <w:rPr>
                <w:rStyle w:val="CommentReference"/>
              </w:rPr>
              <w:commentReference w:id="13"/>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6772E6">
        <w:rPr>
          <w:rStyle w:val="CommentReference"/>
        </w:rPr>
        <w:commentReference w:id="14"/>
      </w:r>
    </w:p>
    <w:p w14:paraId="6D93541F" w14:textId="3FB0071B" w:rsidR="009F2266" w:rsidRPr="00EF140D" w:rsidRDefault="00765B6B" w:rsidP="004269CE">
      <w:pPr>
        <w:jc w:val="both"/>
        <w:rPr>
          <w:b/>
          <w:sz w:val="20"/>
        </w:rPr>
      </w:pPr>
      <w:commentRangeStart w:id="15"/>
      <w:r>
        <w:rPr>
          <w:b/>
          <w:sz w:val="20"/>
        </w:rPr>
        <w:t xml:space="preserve">Figure </w:t>
      </w:r>
      <w:r w:rsidR="00825530">
        <w:rPr>
          <w:b/>
          <w:sz w:val="20"/>
        </w:rPr>
        <w:t>3</w:t>
      </w:r>
      <w:commentRangeEnd w:id="15"/>
      <w:r w:rsidR="006F62F4">
        <w:rPr>
          <w:rStyle w:val="CommentReference"/>
        </w:rPr>
        <w:commentReference w:id="15"/>
      </w:r>
      <w:r w:rsidR="00FF793F" w:rsidRPr="00FF793F">
        <w:rPr>
          <w:b/>
          <w:sz w:val="20"/>
        </w:rPr>
        <w:t xml:space="preserve">. </w:t>
      </w:r>
      <w:r w:rsidR="00EF140D">
        <w:rPr>
          <w:sz w:val="20"/>
        </w:rPr>
        <w:t>D</w:t>
      </w:r>
      <w:commentRangeStart w:id="16"/>
      <w:r w:rsidR="00EF140D">
        <w:rPr>
          <w:sz w:val="20"/>
        </w:rPr>
        <w:t>istributio</w:t>
      </w:r>
      <w:commentRangeEnd w:id="16"/>
      <w:r w:rsidR="000C4CE7">
        <w:rPr>
          <w:rStyle w:val="CommentReference"/>
        </w:rPr>
        <w:commentReference w:id="16"/>
      </w:r>
      <w:r w:rsidR="00EF140D">
        <w:rPr>
          <w:sz w:val="20"/>
        </w:rPr>
        <w:t>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7"/>
      <w:r>
        <w:t>Hit rates</w:t>
      </w:r>
      <w:commentRangeEnd w:id="17"/>
      <w:r w:rsidR="00777EAE">
        <w:rPr>
          <w:rStyle w:val="CommentReference"/>
          <w:rFonts w:eastAsiaTheme="minorHAnsi" w:cs="Times New Roman"/>
          <w:b w:val="0"/>
        </w:rPr>
        <w:commentReference w:id="17"/>
      </w:r>
      <w:del w:id="18"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 xml:space="preserve">0.02; </w:t>
      </w:r>
      <w:r w:rsidR="00792843">
        <w:lastRenderedPageBreak/>
        <w:t>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19"/>
            <w:r>
              <w:t>Table 2</w:t>
            </w:r>
            <w:commentRangeEnd w:id="19"/>
            <w:r w:rsidR="009334AA">
              <w:rPr>
                <w:rStyle w:val="CommentReference"/>
              </w:rPr>
              <w:commentReference w:id="19"/>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lastRenderedPageBreak/>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D895159" w:rsidR="00FF793F" w:rsidRDefault="00765B6B" w:rsidP="004269CE">
      <w:pPr>
        <w:jc w:val="both"/>
        <w:rPr>
          <w:sz w:val="20"/>
        </w:rPr>
      </w:pPr>
      <w:r>
        <w:rPr>
          <w:b/>
          <w:sz w:val="20"/>
        </w:rPr>
        <w:t xml:space="preserve">Figure </w:t>
      </w:r>
      <w:r w:rsidR="00825530">
        <w:rPr>
          <w:b/>
          <w:sz w:val="20"/>
        </w:rPr>
        <w:t>4</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xml:space="preserve">, -4.63]; </w:t>
      </w:r>
      <w:r w:rsidR="00CC2633">
        <w:lastRenderedPageBreak/>
        <w:t>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56E94503" w:rsidR="006531B0" w:rsidRDefault="00565524" w:rsidP="007B463E">
      <w:pPr>
        <w:pStyle w:val="Heading2"/>
        <w:spacing w:before="0" w:after="240"/>
      </w:pPr>
      <w:r>
        <w:t xml:space="preserve">SSVEP </w:t>
      </w:r>
      <w:r w:rsidR="00BE710C">
        <w:t>amplitudes</w:t>
      </w:r>
    </w:p>
    <w:p w14:paraId="6D432CAC" w14:textId="08D10A72"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w:t>
      </w:r>
      <w:r>
        <w:lastRenderedPageBreak/>
        <w:t xml:space="preserve">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commentRangeStart w:id="20"/>
            <w:r w:rsidRPr="00E91E20">
              <w:t>0.89 [0.58</w:t>
            </w:r>
            <w:r>
              <w:t>,</w:t>
            </w:r>
            <w:r w:rsidRPr="00E91E20">
              <w:t xml:space="preserve"> 1.32]</w:t>
            </w:r>
            <w:commentRangeEnd w:id="20"/>
            <w:r w:rsidR="00605391">
              <w:rPr>
                <w:rStyle w:val="CommentReference"/>
              </w:rPr>
              <w:commentReference w:id="20"/>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commentRangeStart w:id="21"/>
      <w:r>
        <w:rPr>
          <w:b/>
          <w:sz w:val="20"/>
        </w:rPr>
        <w:lastRenderedPageBreak/>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commentRangeEnd w:id="21"/>
      <w:r w:rsidR="00B833B6">
        <w:rPr>
          <w:rStyle w:val="CommentReference"/>
        </w:rPr>
        <w:commentReference w:id="21"/>
      </w:r>
    </w:p>
    <w:p w14:paraId="384F4B44" w14:textId="77777777" w:rsidR="007B463E" w:rsidRPr="007B463E" w:rsidRDefault="007B463E" w:rsidP="007B463E">
      <w:pPr>
        <w:jc w:val="both"/>
        <w:rPr>
          <w:b/>
          <w:sz w:val="20"/>
        </w:rPr>
      </w:pPr>
    </w:p>
    <w:p w14:paraId="69D6C98F" w14:textId="655A865B" w:rsidR="004269C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tbl>
      <w:tblPr>
        <w:tblStyle w:val="APA6"/>
        <w:tblpPr w:leftFromText="181" w:rightFromText="181" w:vertAnchor="text" w:tblpXSpec="center" w:tblpY="1"/>
        <w:tblOverlap w:val="never"/>
        <w:tblW w:w="9498" w:type="dxa"/>
        <w:tblLook w:val="04A0" w:firstRow="1" w:lastRow="0" w:firstColumn="1" w:lastColumn="0" w:noHBand="0" w:noVBand="1"/>
      </w:tblPr>
      <w:tblGrid>
        <w:gridCol w:w="2132"/>
        <w:gridCol w:w="2265"/>
        <w:gridCol w:w="2263"/>
        <w:gridCol w:w="2838"/>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66CD4205" w:rsidR="007B4D6B" w:rsidRDefault="007B4D6B" w:rsidP="00352BD6">
            <w:pPr>
              <w:spacing w:line="360" w:lineRule="auto"/>
              <w:rPr>
                <w:i/>
              </w:rPr>
            </w:pPr>
            <w:r>
              <w:rPr>
                <w:i/>
              </w:rPr>
              <w:t xml:space="preserve">Means and 95% HDIs of the posterior distributions of the </w:t>
            </w:r>
            <w:r w:rsidR="00352BD6">
              <w:rPr>
                <w:i/>
              </w:rPr>
              <w:t>SSVEP</w:t>
            </w:r>
            <w:r>
              <w:rPr>
                <w:i/>
              </w:rPr>
              <w:t xml:space="preserve"> amplitudes for each condition</w:t>
            </w:r>
            <w:r w:rsidR="007063D5">
              <w:rPr>
                <w:i/>
              </w:rPr>
              <w:t>.</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7264142B" w:rsidR="007B4D6B" w:rsidRPr="00297068" w:rsidRDefault="007B4D6B" w:rsidP="0011021B">
            <w:r>
              <w:t>Amplitudes (</w:t>
            </w:r>
            <w:proofErr w:type="spellStart"/>
            <w:r w:rsidR="0011021B">
              <w:t>a.u</w:t>
            </w:r>
            <w:proofErr w:type="spellEnd"/>
            <w:r w:rsidR="0011021B">
              <w:t>.</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4882F463" w:rsidR="007B4D6B" w:rsidRPr="00C57028" w:rsidRDefault="007B4D6B" w:rsidP="00C11E13">
            <w:r w:rsidRPr="00DB4107">
              <w:t>0.95 [0.84</w:t>
            </w:r>
            <w:r>
              <w:t>,</w:t>
            </w:r>
            <w:r w:rsidRPr="00DB4107">
              <w:t xml:space="preserve"> 1.06]</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commentRangeStart w:id="22"/>
      <w:r>
        <w:lastRenderedPageBreak/>
        <w:t>The poste</w:t>
      </w:r>
      <w:r w:rsidR="005B7BA6">
        <w:t>rior</w:t>
      </w:r>
      <w:commentRangeEnd w:id="22"/>
      <w:r w:rsidR="00565524">
        <w:rPr>
          <w:rStyle w:val="CommentReference"/>
        </w:rPr>
        <w:commentReference w:id="22"/>
      </w:r>
      <w:r w:rsidR="005B7BA6">
        <w:t xml:space="preserve">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commentRangeStart w:id="23"/>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lastRenderedPageBreak/>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commentRangeEnd w:id="23"/>
      <w:r w:rsidR="007B31B2">
        <w:rPr>
          <w:rStyle w:val="CommentReference"/>
        </w:rPr>
        <w:commentReference w:id="23"/>
      </w:r>
    </w:p>
    <w:p w14:paraId="10ED776D" w14:textId="01482922" w:rsidR="004D7E75" w:rsidRDefault="004D7E75" w:rsidP="004269CE">
      <w:pPr>
        <w:jc w:val="both"/>
      </w:pPr>
      <w:r>
        <w:tab/>
      </w:r>
    </w:p>
    <w:p w14:paraId="0A2B91AF" w14:textId="64ED9BF8" w:rsidR="009508C9" w:rsidRDefault="009508C9" w:rsidP="004B04C5">
      <w:pPr>
        <w:pStyle w:val="Heading1"/>
        <w:spacing w:before="0" w:after="240"/>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24"/>
      <w:r w:rsidR="006158A2">
        <w:t>through baseline and acquisition</w:t>
      </w:r>
      <w:commentRangeEnd w:id="24"/>
      <w:r w:rsidR="00056144">
        <w:rPr>
          <w:rStyle w:val="CommentReference"/>
        </w:rPr>
        <w:commentReference w:id="24"/>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lastRenderedPageBreak/>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This can indicate some presence of training effects on</w:t>
      </w:r>
      <w:commentRangeStart w:id="25"/>
      <w:r w:rsidR="008C49F8">
        <w:t xml:space="preserve"> the </w:t>
      </w:r>
      <w:commentRangeEnd w:id="25"/>
      <w:r w:rsidR="00A57C80">
        <w:rPr>
          <w:rStyle w:val="CommentReference"/>
        </w:rPr>
        <w:commentReference w:id="25"/>
      </w:r>
      <w:commentRangeStart w:id="26"/>
      <w:r w:rsidR="008C49F8">
        <w:t>accuracy data</w:t>
      </w:r>
      <w:commentRangeEnd w:id="26"/>
      <w:r w:rsidR="006D2608">
        <w:rPr>
          <w:rStyle w:val="CommentReference"/>
        </w:rPr>
        <w:commentReference w:id="26"/>
      </w:r>
      <w:r w:rsidR="008C49F8">
        <w:t>.</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lastRenderedPageBreak/>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bookmarkStart w:id="27" w:name="_GoBack"/>
            <w:bookmarkEnd w:id="27"/>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Similar analyses could not have been performed for the EEG data</w:t>
      </w:r>
      <w:commentRangeStart w:id="28"/>
      <w:r>
        <w:t>. Splitting the number of trials in each phase into two would significantly affect our signal-to-noise ratio</w:t>
      </w:r>
      <w:commentRangeEnd w:id="28"/>
      <w:r w:rsidR="00A57C80">
        <w:rPr>
          <w:rStyle w:val="CommentReference"/>
        </w:rPr>
        <w:commentReference w:id="28"/>
      </w:r>
      <w:r>
        <w:t xml:space="preserve">.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ECC51B7" w14:textId="49FC5BDF" w:rsidR="00765B6B" w:rsidRPr="00765B6B" w:rsidRDefault="009214B6" w:rsidP="00765B6B">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765B6B" w:rsidRPr="00A57C80">
        <w:rPr>
          <w:noProof/>
          <w:szCs w:val="24"/>
        </w:rPr>
        <w:t xml:space="preserve">Andersen, S. K., &amp; Müller, M. M. (2010). </w:t>
      </w:r>
      <w:r w:rsidR="00765B6B" w:rsidRPr="00765B6B">
        <w:rPr>
          <w:noProof/>
          <w:szCs w:val="24"/>
        </w:rPr>
        <w:t xml:space="preserve">Behavioral performance follows the time course of neural facilitation and suppression during cued shifts of feature-selective attention. </w:t>
      </w:r>
      <w:r w:rsidR="00765B6B" w:rsidRPr="00765B6B">
        <w:rPr>
          <w:i/>
          <w:iCs/>
          <w:noProof/>
          <w:szCs w:val="24"/>
        </w:rPr>
        <w:t>Proceedings of the National Academy of Sciences of the United States of America</w:t>
      </w:r>
      <w:r w:rsidR="00765B6B" w:rsidRPr="00765B6B">
        <w:rPr>
          <w:noProof/>
          <w:szCs w:val="24"/>
        </w:rPr>
        <w:t xml:space="preserve">, </w:t>
      </w:r>
      <w:r w:rsidR="00765B6B" w:rsidRPr="00765B6B">
        <w:rPr>
          <w:i/>
          <w:iCs/>
          <w:noProof/>
          <w:szCs w:val="24"/>
        </w:rPr>
        <w:t>107</w:t>
      </w:r>
      <w:r w:rsidR="00765B6B" w:rsidRPr="00765B6B">
        <w:rPr>
          <w:noProof/>
          <w:szCs w:val="24"/>
        </w:rPr>
        <w:t>(31), 13878–13882. https://doi.org/10.1073/pnas.1002436107</w:t>
      </w:r>
    </w:p>
    <w:p w14:paraId="1F679A5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Bürkner, P.-C. (2016). brms: An R package for Bayesian multilevel models using Stan. </w:t>
      </w:r>
      <w:r w:rsidRPr="00765B6B">
        <w:rPr>
          <w:i/>
          <w:iCs/>
          <w:noProof/>
          <w:szCs w:val="24"/>
        </w:rPr>
        <w:t>Journal of Statistical Software</w:t>
      </w:r>
      <w:r w:rsidRPr="00765B6B">
        <w:rPr>
          <w:noProof/>
          <w:szCs w:val="24"/>
        </w:rPr>
        <w:t xml:space="preserve">, </w:t>
      </w:r>
      <w:r w:rsidRPr="00765B6B">
        <w:rPr>
          <w:i/>
          <w:iCs/>
          <w:noProof/>
          <w:szCs w:val="24"/>
        </w:rPr>
        <w:t>80</w:t>
      </w:r>
      <w:r w:rsidRPr="00765B6B">
        <w:rPr>
          <w:noProof/>
          <w:szCs w:val="24"/>
        </w:rPr>
        <w:t>(1), 1–28.</w:t>
      </w:r>
    </w:p>
    <w:p w14:paraId="6499ED8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arpenter, B., Gelman, A., Hoffman, M., Lee, D., Goodrich, B., Betancourt, M., … Riddell, A. (2016). Stan: A probabilistic programming language. </w:t>
      </w:r>
      <w:r w:rsidRPr="00765B6B">
        <w:rPr>
          <w:i/>
          <w:iCs/>
          <w:noProof/>
          <w:szCs w:val="24"/>
        </w:rPr>
        <w:t>Journal of Statistical Software</w:t>
      </w:r>
      <w:r w:rsidRPr="00765B6B">
        <w:rPr>
          <w:noProof/>
          <w:szCs w:val="24"/>
        </w:rPr>
        <w:t xml:space="preserve">, </w:t>
      </w:r>
      <w:r w:rsidRPr="00765B6B">
        <w:rPr>
          <w:i/>
          <w:iCs/>
          <w:noProof/>
          <w:szCs w:val="24"/>
        </w:rPr>
        <w:t>2</w:t>
      </w:r>
      <w:r w:rsidRPr="00765B6B">
        <w:rPr>
          <w:noProof/>
          <w:szCs w:val="24"/>
        </w:rPr>
        <w:t>(20), 1–37.</w:t>
      </w:r>
    </w:p>
    <w:p w14:paraId="003A24A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hatrian, G. E., Lettich, E., &amp; Nelson, P. L. (1985). Ten percent electrode system for topographic studies of spontaneous and evoked EEG activities. </w:t>
      </w:r>
      <w:r w:rsidRPr="00765B6B">
        <w:rPr>
          <w:i/>
          <w:iCs/>
          <w:noProof/>
          <w:szCs w:val="24"/>
        </w:rPr>
        <w:t>American Journal of EEG Technology</w:t>
      </w:r>
      <w:r w:rsidRPr="00765B6B">
        <w:rPr>
          <w:noProof/>
          <w:szCs w:val="24"/>
        </w:rPr>
        <w:t xml:space="preserve">, </w:t>
      </w:r>
      <w:r w:rsidRPr="00765B6B">
        <w:rPr>
          <w:i/>
          <w:iCs/>
          <w:noProof/>
          <w:szCs w:val="24"/>
        </w:rPr>
        <w:t>25</w:t>
      </w:r>
      <w:r w:rsidRPr="00765B6B">
        <w:rPr>
          <w:noProof/>
          <w:szCs w:val="24"/>
        </w:rPr>
        <w:t>(2).</w:t>
      </w:r>
    </w:p>
    <w:p w14:paraId="519D78AE"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Craddock, M. (2018). craddm/eegUtils: eegUtils (Version v0.2.0). Zenodo.</w:t>
      </w:r>
    </w:p>
    <w:p w14:paraId="212B8CC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Delorme, A., &amp; Makeig, S. (2004). EEGLAB: an open sorce toolbox for analysis of single-trail EEG dynamics including independent component anlaysis. </w:t>
      </w:r>
      <w:r w:rsidRPr="00765B6B">
        <w:rPr>
          <w:i/>
          <w:iCs/>
          <w:noProof/>
          <w:szCs w:val="24"/>
        </w:rPr>
        <w:t>Journal of Neuroscience Methods</w:t>
      </w:r>
      <w:r w:rsidRPr="00765B6B">
        <w:rPr>
          <w:noProof/>
          <w:szCs w:val="24"/>
        </w:rPr>
        <w:t xml:space="preserve">, </w:t>
      </w:r>
      <w:r w:rsidRPr="00765B6B">
        <w:rPr>
          <w:i/>
          <w:iCs/>
          <w:noProof/>
          <w:szCs w:val="24"/>
        </w:rPr>
        <w:t>134</w:t>
      </w:r>
      <w:r w:rsidRPr="00765B6B">
        <w:rPr>
          <w:noProof/>
          <w:szCs w:val="24"/>
        </w:rPr>
        <w:t>, 9–21. https://doi.org/10.1016/j.jneumeth.2003.10.009</w:t>
      </w:r>
    </w:p>
    <w:p w14:paraId="1EC4367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Franken, I. H. A., Muris, P., &amp; Rassin, E. (2005). Psychometric properties of the Dutch BIS/BAS scales. </w:t>
      </w:r>
      <w:r w:rsidRPr="00765B6B">
        <w:rPr>
          <w:i/>
          <w:iCs/>
          <w:noProof/>
          <w:szCs w:val="24"/>
        </w:rPr>
        <w:t>Journal of Psychopathology and Behavioral Assessment</w:t>
      </w:r>
      <w:r w:rsidRPr="00765B6B">
        <w:rPr>
          <w:noProof/>
          <w:szCs w:val="24"/>
        </w:rPr>
        <w:t xml:space="preserve">, </w:t>
      </w:r>
      <w:r w:rsidRPr="00765B6B">
        <w:rPr>
          <w:i/>
          <w:iCs/>
          <w:noProof/>
          <w:szCs w:val="24"/>
        </w:rPr>
        <w:t>27</w:t>
      </w:r>
      <w:r w:rsidRPr="00765B6B">
        <w:rPr>
          <w:noProof/>
          <w:szCs w:val="24"/>
        </w:rPr>
        <w:t>(1), 25–30. https://doi.org/10.1007/s10862-005-3262-2</w:t>
      </w:r>
    </w:p>
    <w:p w14:paraId="686A1EFD" w14:textId="77777777" w:rsidR="00765B6B" w:rsidRPr="00A57C80"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Garnier, S. (2018). viridis: Default Color Maps from ‘matplotlib.’ </w:t>
      </w:r>
      <w:r w:rsidRPr="00A57C80">
        <w:rPr>
          <w:noProof/>
          <w:szCs w:val="24"/>
        </w:rPr>
        <w:t>R package version 0.3.</w:t>
      </w:r>
    </w:p>
    <w:p w14:paraId="4A33ACB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A57C80">
        <w:rPr>
          <w:noProof/>
          <w:szCs w:val="24"/>
        </w:rPr>
        <w:t xml:space="preserve">Gelman, A., Goodrich, B., Gabry, J., &amp; Ali, I. (2017). </w:t>
      </w:r>
      <w:r w:rsidRPr="00765B6B">
        <w:rPr>
          <w:noProof/>
          <w:szCs w:val="24"/>
        </w:rPr>
        <w:t xml:space="preserve">R-squared for Bayesian regression models. </w:t>
      </w:r>
      <w:r w:rsidRPr="00765B6B">
        <w:rPr>
          <w:i/>
          <w:iCs/>
          <w:noProof/>
          <w:szCs w:val="24"/>
        </w:rPr>
        <w:t>Unpublished via Http://Www. Stat. Columbia. Edu/~ Gelman/Research/Unpublished.</w:t>
      </w:r>
      <w:r w:rsidRPr="00765B6B">
        <w:rPr>
          <w:noProof/>
          <w:szCs w:val="24"/>
        </w:rPr>
        <w:t xml:space="preserve"> Retrieved from http://www.stat.columbia.edu/~gelman/research/unpublished/bayes_R2.pdf</w:t>
      </w:r>
    </w:p>
    <w:p w14:paraId="3B76F7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29" w:author="Ivan Grahek" w:date="2018-09-20T16:53:00Z">
            <w:rPr>
              <w:noProof/>
              <w:szCs w:val="24"/>
            </w:rPr>
          </w:rPrChange>
        </w:rPr>
        <w:lastRenderedPageBreak/>
        <w:t xml:space="preserve">Gelman, A., &amp; Rubin, D. B. (1992). </w:t>
      </w:r>
      <w:r w:rsidRPr="00765B6B">
        <w:rPr>
          <w:noProof/>
          <w:szCs w:val="24"/>
        </w:rPr>
        <w:t xml:space="preserve">Inference from Iterative Simulation Using Multiple Sequences. </w:t>
      </w:r>
      <w:r w:rsidRPr="00765B6B">
        <w:rPr>
          <w:i/>
          <w:iCs/>
          <w:noProof/>
          <w:szCs w:val="24"/>
        </w:rPr>
        <w:t>Statistical Science</w:t>
      </w:r>
      <w:r w:rsidRPr="00765B6B">
        <w:rPr>
          <w:noProof/>
          <w:szCs w:val="24"/>
        </w:rPr>
        <w:t xml:space="preserve">, </w:t>
      </w:r>
      <w:r w:rsidRPr="00765B6B">
        <w:rPr>
          <w:i/>
          <w:iCs/>
          <w:noProof/>
          <w:szCs w:val="24"/>
        </w:rPr>
        <w:t>7</w:t>
      </w:r>
      <w:r w:rsidRPr="00765B6B">
        <w:rPr>
          <w:noProof/>
          <w:szCs w:val="24"/>
        </w:rPr>
        <w:t>(4), 457–472. https://doi.org/10.1214/ss/1177011136</w:t>
      </w:r>
    </w:p>
    <w:p w14:paraId="5DF82040" w14:textId="77777777" w:rsidR="00765B6B" w:rsidRPr="00A57C80"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Hope, R. M. (2013). Rmisc: Ryan miscellaneous. </w:t>
      </w:r>
      <w:r w:rsidRPr="00A57C80">
        <w:rPr>
          <w:noProof/>
          <w:szCs w:val="24"/>
        </w:rPr>
        <w:t>R package version, 1(5).</w:t>
      </w:r>
    </w:p>
    <w:p w14:paraId="12FA1477"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A57C80">
        <w:rPr>
          <w:noProof/>
          <w:szCs w:val="24"/>
        </w:rPr>
        <w:t xml:space="preserve">Junghöfer, M., Elbert, T., Tucker, D. O. N. M., &amp; Rockstroh, B. (2000). </w:t>
      </w:r>
      <w:r w:rsidRPr="00765B6B">
        <w:rPr>
          <w:noProof/>
          <w:szCs w:val="24"/>
        </w:rPr>
        <w:t xml:space="preserve">Statistical control of artifacts in dense array EEG 0 MEG studies. </w:t>
      </w:r>
      <w:r w:rsidRPr="00765B6B">
        <w:rPr>
          <w:i/>
          <w:iCs/>
          <w:noProof/>
          <w:szCs w:val="24"/>
        </w:rPr>
        <w:t>Wiley Online Library</w:t>
      </w:r>
      <w:r w:rsidRPr="00765B6B">
        <w:rPr>
          <w:noProof/>
          <w:szCs w:val="24"/>
        </w:rPr>
        <w:t>, 523–532. Retrieved from http://onlinelibrary.wiley.com/doi/10.1111/1469-8986.3740523/full</w:t>
      </w:r>
    </w:p>
    <w:p w14:paraId="1EEFCB3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Kruschke, J. K. (2014). </w:t>
      </w:r>
      <w:r w:rsidRPr="00765B6B">
        <w:rPr>
          <w:i/>
          <w:iCs/>
          <w:noProof/>
          <w:szCs w:val="24"/>
        </w:rPr>
        <w:t>Doing Bayesian data analysis: A tutorial with R, JAGS, and Stan, second edition</w:t>
      </w:r>
      <w:r w:rsidRPr="00765B6B">
        <w:rPr>
          <w:noProof/>
          <w:szCs w:val="24"/>
        </w:rPr>
        <w:t xml:space="preserve">. </w:t>
      </w:r>
      <w:r w:rsidRPr="00765B6B">
        <w:rPr>
          <w:i/>
          <w:iCs/>
          <w:noProof/>
          <w:szCs w:val="24"/>
        </w:rPr>
        <w:t>Doing Bayesian Data Analysis: A Tutorial with R, JAGS, and Stan, Second Edition</w:t>
      </w:r>
      <w:r w:rsidRPr="00765B6B">
        <w:rPr>
          <w:noProof/>
          <w:szCs w:val="24"/>
        </w:rPr>
        <w:t xml:space="preserve"> (2nd ed.). Elsevier Inc. https://doi.org/10.1016/B978-0-12-405888-0.09999-2</w:t>
      </w:r>
    </w:p>
    <w:p w14:paraId="7053900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Kruschke, J. K., &amp; Meredith, M. (2017). BEST: Bayesian Estimation Supersedes the t-Test.</w:t>
      </w:r>
    </w:p>
    <w:p w14:paraId="50C8A22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McElreath, R. (2016). </w:t>
      </w:r>
      <w:r w:rsidRPr="00765B6B">
        <w:rPr>
          <w:i/>
          <w:iCs/>
          <w:noProof/>
          <w:szCs w:val="24"/>
        </w:rPr>
        <w:t>Statistical Rethinking: A Bayesian Course with Examples in R and Stan</w:t>
      </w:r>
      <w:r w:rsidRPr="00765B6B">
        <w:rPr>
          <w:noProof/>
          <w:szCs w:val="24"/>
        </w:rPr>
        <w:t>. Chapman Hall - CRC.</w:t>
      </w:r>
    </w:p>
    <w:p w14:paraId="3C025F28"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Nolan, H., Whelan, R., &amp; Reilly, R. B. (2010). FASTER: Fully Automated Statistical Thresholding for EEG artifact Rejection. </w:t>
      </w:r>
      <w:r w:rsidRPr="00765B6B">
        <w:rPr>
          <w:i/>
          <w:iCs/>
          <w:noProof/>
          <w:szCs w:val="24"/>
        </w:rPr>
        <w:t>Journal of Neuroscience Methods</w:t>
      </w:r>
      <w:r w:rsidRPr="00765B6B">
        <w:rPr>
          <w:noProof/>
          <w:szCs w:val="24"/>
        </w:rPr>
        <w:t xml:space="preserve">, </w:t>
      </w:r>
      <w:r w:rsidRPr="00765B6B">
        <w:rPr>
          <w:i/>
          <w:iCs/>
          <w:noProof/>
          <w:szCs w:val="24"/>
        </w:rPr>
        <w:t>192</w:t>
      </w:r>
      <w:r w:rsidRPr="00765B6B">
        <w:rPr>
          <w:noProof/>
          <w:szCs w:val="24"/>
        </w:rPr>
        <w:t>(1), 152–162. https://doi.org/10.1016/j.jneumeth.2010.07.015</w:t>
      </w:r>
    </w:p>
    <w:p w14:paraId="42094DF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Perrin, F., Pernier, J., Bertrand, O., &amp; Echallier, J. F. (1989). Spherical splines for scalp potential and current density mapping. </w:t>
      </w:r>
      <w:r w:rsidRPr="00765B6B">
        <w:rPr>
          <w:i/>
          <w:iCs/>
          <w:noProof/>
          <w:szCs w:val="24"/>
        </w:rPr>
        <w:t>Electroencephalography and Clinical Neurophysiology</w:t>
      </w:r>
      <w:r w:rsidRPr="00765B6B">
        <w:rPr>
          <w:noProof/>
          <w:szCs w:val="24"/>
        </w:rPr>
        <w:t xml:space="preserve">, </w:t>
      </w:r>
      <w:r w:rsidRPr="00765B6B">
        <w:rPr>
          <w:i/>
          <w:iCs/>
          <w:noProof/>
          <w:szCs w:val="24"/>
        </w:rPr>
        <w:t>72</w:t>
      </w:r>
      <w:r w:rsidRPr="00765B6B">
        <w:rPr>
          <w:noProof/>
          <w:szCs w:val="24"/>
        </w:rPr>
        <w:t>(2), 184–187. https://doi.org/10.1016/0013-4694(89)90180-6</w:t>
      </w:r>
    </w:p>
    <w:p w14:paraId="7A00945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Phillips, N. (2016). Yarrr: A companion to the e-book YaRrr!: The Pirate’s Guide to R. R package version 0.1.</w:t>
      </w:r>
    </w:p>
    <w:p w14:paraId="0347630A"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 Core Team. (2017). R: A Language and Environment for Statistical Computing. R Foundation for Statistical Computing.</w:t>
      </w:r>
    </w:p>
    <w:p w14:paraId="64AF284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inker, T., &amp; Kurkiewicz, D. (n.d.). pacman: Package Management for R.</w:t>
      </w:r>
    </w:p>
    <w:p w14:paraId="2EAA48F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Studio Team. (2015). Integrated Development for R. RStudio, Inc.</w:t>
      </w:r>
    </w:p>
    <w:p w14:paraId="55BD727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30" w:author="Ivan Grahek" w:date="2018-09-20T16:53:00Z">
            <w:rPr>
              <w:noProof/>
              <w:szCs w:val="24"/>
            </w:rPr>
          </w:rPrChange>
        </w:rPr>
        <w:lastRenderedPageBreak/>
        <w:t xml:space="preserve">Van der Does, A. J. W. (2002). </w:t>
      </w:r>
      <w:r w:rsidRPr="00DF7B16">
        <w:rPr>
          <w:i/>
          <w:iCs/>
          <w:noProof/>
          <w:szCs w:val="24"/>
          <w:lang w:val="nl-BE"/>
          <w:rPrChange w:id="31" w:author="Ivan Grahek" w:date="2018-09-20T16:53:00Z">
            <w:rPr>
              <w:i/>
              <w:iCs/>
              <w:noProof/>
              <w:szCs w:val="24"/>
            </w:rPr>
          </w:rPrChange>
        </w:rPr>
        <w:t xml:space="preserve">Handleiding bij de Nederlandse versie van beck depression inventory—second edition (BDI-II-NL). </w:t>
      </w:r>
      <w:r w:rsidRPr="00765B6B">
        <w:rPr>
          <w:i/>
          <w:iCs/>
          <w:noProof/>
          <w:szCs w:val="24"/>
        </w:rPr>
        <w:t>[The Dutch version of the Beck depression inventory].</w:t>
      </w:r>
      <w:r w:rsidRPr="00765B6B">
        <w:rPr>
          <w:noProof/>
          <w:szCs w:val="24"/>
        </w:rPr>
        <w:t xml:space="preserve"> Amsterdam: Harcourt.</w:t>
      </w:r>
    </w:p>
    <w:p w14:paraId="5FDDE193"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Watanabe, S. (2010). Asymptotic Equivalence of Bayes Cross Validation and Widely Applicable Information Criterion in Singular Learning Theory, </w:t>
      </w:r>
      <w:r w:rsidRPr="00765B6B">
        <w:rPr>
          <w:i/>
          <w:iCs/>
          <w:noProof/>
          <w:szCs w:val="24"/>
        </w:rPr>
        <w:t>11</w:t>
      </w:r>
      <w:r w:rsidRPr="00765B6B">
        <w:rPr>
          <w:noProof/>
          <w:szCs w:val="24"/>
        </w:rPr>
        <w:t>, 3571–3594. Retrieved from http://arxiv.org/abs/1004.2316</w:t>
      </w:r>
    </w:p>
    <w:p w14:paraId="5E23BF2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ckham, H. (2017). Tidyverse: Easily install and load ’tidyverse’ packages. R package version, 1(1).</w:t>
      </w:r>
    </w:p>
    <w:p w14:paraId="1C68696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lke, C. O. (2016). cowplot: streamlined plot theme and plot annotations for ‘ggplot2.’ CRAN Repos.</w:t>
      </w:r>
    </w:p>
    <w:p w14:paraId="6CA1278D" w14:textId="77777777" w:rsidR="00765B6B" w:rsidRPr="00765B6B" w:rsidRDefault="00765B6B" w:rsidP="00765B6B">
      <w:pPr>
        <w:widowControl w:val="0"/>
        <w:autoSpaceDE w:val="0"/>
        <w:autoSpaceDN w:val="0"/>
        <w:adjustRightInd w:val="0"/>
        <w:spacing w:after="0" w:line="480" w:lineRule="auto"/>
        <w:ind w:left="480" w:hanging="480"/>
        <w:rPr>
          <w:noProof/>
        </w:rPr>
      </w:pPr>
      <w:r w:rsidRPr="00765B6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D826FD" w:rsidRDefault="00D826FD">
      <w:pPr>
        <w:pStyle w:val="CommentText"/>
      </w:pPr>
      <w:r>
        <w:rPr>
          <w:rStyle w:val="CommentReference"/>
        </w:rPr>
        <w:annotationRef/>
      </w:r>
      <w:r>
        <w:rPr>
          <w:rStyle w:val="CommentReference"/>
        </w:rPr>
        <w:t>Perhaps go for a more declarative title a la ‘Reward does X‘</w:t>
      </w:r>
    </w:p>
  </w:comment>
  <w:comment w:id="1" w:author="Andersen, Soren" w:date="2018-10-02T12:57:00Z" w:initials="AS">
    <w:p w14:paraId="1B2CE2AD" w14:textId="3CDDFE0F" w:rsidR="00D826FD" w:rsidRDefault="00D826FD">
      <w:pPr>
        <w:pStyle w:val="CommentText"/>
      </w:pPr>
      <w:r>
        <w:rPr>
          <w:rStyle w:val="CommentReference"/>
        </w:rPr>
        <w:annotationRef/>
      </w:r>
      <w:r>
        <w:t>Add information on durations</w:t>
      </w:r>
    </w:p>
  </w:comment>
  <w:comment w:id="3" w:author="Andersen, Soren" w:date="2018-10-02T12:40:00Z" w:initials="AS">
    <w:p w14:paraId="465DB460" w14:textId="72B5E74A" w:rsidR="00D826FD" w:rsidRDefault="00D826FD">
      <w:pPr>
        <w:pStyle w:val="CommentText"/>
      </w:pPr>
      <w:r>
        <w:rPr>
          <w:rStyle w:val="CommentReference"/>
        </w:rPr>
        <w:annotationRef/>
      </w:r>
      <w:r>
        <w:t>Need to look this up</w:t>
      </w:r>
    </w:p>
  </w:comment>
  <w:comment w:id="4" w:author="Andersen, Soren" w:date="2018-10-02T14:58:00Z" w:initials="AS">
    <w:p w14:paraId="042A5695" w14:textId="5921EE4F" w:rsidR="00D826FD" w:rsidRDefault="00D826FD">
      <w:pPr>
        <w:pStyle w:val="CommentText"/>
      </w:pPr>
      <w:r>
        <w:rPr>
          <w:rStyle w:val="CommentReference"/>
        </w:rPr>
        <w:annotationRef/>
      </w:r>
      <w:r>
        <w:t>Report total number of trials / trial per condition somewhere here.</w:t>
      </w:r>
    </w:p>
    <w:p w14:paraId="03D6236D" w14:textId="77777777" w:rsidR="00D826FD" w:rsidRDefault="00D826FD">
      <w:pPr>
        <w:pStyle w:val="CommentText"/>
      </w:pPr>
    </w:p>
    <w:p w14:paraId="4919AC84" w14:textId="1B63BBAE" w:rsidR="00D826FD" w:rsidRDefault="00D826FD">
      <w:pPr>
        <w:pStyle w:val="CommentText"/>
      </w:pPr>
      <w:r>
        <w:t>Need to say that the rewarded color was between subjects (are there 20 subjects for each?)</w:t>
      </w:r>
    </w:p>
  </w:comment>
  <w:comment w:id="5" w:author="Andersen, Soren" w:date="2018-10-02T14:52:00Z" w:initials="AS">
    <w:p w14:paraId="4423BF35" w14:textId="305B39B8" w:rsidR="00D826FD" w:rsidRDefault="00D826FD">
      <w:pPr>
        <w:pStyle w:val="CommentText"/>
        <w:rPr>
          <w:rStyle w:val="CommentReference"/>
        </w:rPr>
      </w:pPr>
      <w:r>
        <w:rPr>
          <w:rStyle w:val="CommentReference"/>
        </w:rPr>
        <w:annotationRef/>
      </w:r>
      <w:r>
        <w:rPr>
          <w:rStyle w:val="CommentReference"/>
        </w:rPr>
        <w:t xml:space="preserve">Are you recording with </w:t>
      </w:r>
      <w:proofErr w:type="spellStart"/>
      <w:r>
        <w:rPr>
          <w:rStyle w:val="CommentReference"/>
        </w:rPr>
        <w:t>Actiview</w:t>
      </w:r>
      <w:proofErr w:type="spellEnd"/>
      <w:r>
        <w:rPr>
          <w:rStyle w:val="CommentReference"/>
        </w:rPr>
        <w:t>?</w:t>
      </w:r>
    </w:p>
    <w:p w14:paraId="789968ED" w14:textId="07EC028B" w:rsidR="00D826FD" w:rsidRDefault="00D826FD">
      <w:pPr>
        <w:pStyle w:val="CommentText"/>
      </w:pPr>
      <w:r>
        <w:rPr>
          <w:rStyle w:val="CommentReference"/>
        </w:rPr>
        <w:t xml:space="preserve">The online-filtering in </w:t>
      </w:r>
      <w:proofErr w:type="spellStart"/>
      <w:r>
        <w:rPr>
          <w:rStyle w:val="CommentReference"/>
        </w:rPr>
        <w:t>Actiview</w:t>
      </w:r>
      <w:proofErr w:type="spellEnd"/>
      <w:r>
        <w:rPr>
          <w:rStyle w:val="CommentReference"/>
        </w:rPr>
        <w:t xml:space="preserve"> is just for display, the saved data is unaffected by this.</w:t>
      </w:r>
    </w:p>
  </w:comment>
  <w:comment w:id="6" w:author="Andersen, Soren" w:date="2018-10-02T14:59:00Z" w:initials="AS">
    <w:p w14:paraId="05C0353A" w14:textId="1705C3CC" w:rsidR="00D826FD" w:rsidRDefault="00D826FD">
      <w:pPr>
        <w:pStyle w:val="CommentText"/>
      </w:pPr>
      <w:r>
        <w:rPr>
          <w:rStyle w:val="CommentReference"/>
        </w:rPr>
        <w:annotationRef/>
      </w:r>
      <w:r>
        <w:t>I usually do average reference, but this should be ok too.</w:t>
      </w:r>
    </w:p>
  </w:comment>
  <w:comment w:id="7" w:author="Ivan Grahek" w:date="2019-01-15T14:21:00Z" w:initials="IG">
    <w:p w14:paraId="585CA9FF" w14:textId="20E67A4A" w:rsidR="00F6194D" w:rsidRDefault="00F6194D">
      <w:pPr>
        <w:pStyle w:val="CommentText"/>
      </w:pPr>
      <w:r>
        <w:rPr>
          <w:rStyle w:val="CommentReference"/>
        </w:rPr>
        <w:annotationRef/>
      </w:r>
      <w:r>
        <w:t>Move this as the first figure in the EEG results section</w:t>
      </w:r>
    </w:p>
  </w:comment>
  <w:comment w:id="8" w:author="Antonio Schettino" w:date="2018-08-28T10:17:00Z" w:initials="AS">
    <w:p w14:paraId="2EEF1807" w14:textId="2AF9E70C" w:rsidR="00D826FD" w:rsidRDefault="00D826FD">
      <w:pPr>
        <w:pStyle w:val="CommentText"/>
      </w:pPr>
      <w:r>
        <w:rPr>
          <w:rStyle w:val="CommentReference"/>
        </w:rPr>
        <w:annotationRef/>
      </w:r>
      <w:r>
        <w:t>Figure 2, because we would need a previous figure to show a prototypical RDK trial.</w:t>
      </w:r>
    </w:p>
  </w:comment>
  <w:comment w:id="9" w:author="Andersen, Soren" w:date="2018-10-23T22:32:00Z" w:initials="AS">
    <w:p w14:paraId="2BF8A6E3" w14:textId="07B71FEE" w:rsidR="00D826FD" w:rsidRDefault="00D826FD">
      <w:pPr>
        <w:pStyle w:val="CommentText"/>
      </w:pPr>
      <w:r>
        <w:rPr>
          <w:rStyle w:val="CommentReference"/>
        </w:rPr>
        <w:annotationRef/>
      </w:r>
      <w:r>
        <w:t>I usually zero-pad the spectra to 2^14 points. The resulting smooth spectrum allows one better to see the peak amplitude differences.</w:t>
      </w:r>
    </w:p>
    <w:p w14:paraId="22FC3A5F" w14:textId="77777777" w:rsidR="00D826FD" w:rsidRDefault="00D826FD">
      <w:pPr>
        <w:pStyle w:val="CommentText"/>
      </w:pPr>
    </w:p>
    <w:p w14:paraId="2150AED4" w14:textId="192C47BC" w:rsidR="00D826FD" w:rsidRDefault="00D826FD">
      <w:pPr>
        <w:pStyle w:val="CommentText"/>
      </w:pPr>
      <w:r>
        <w:t>Not sure you want this figure here, it is essentially part of the results. Perhaps:</w:t>
      </w:r>
    </w:p>
    <w:p w14:paraId="6D6A1DDE" w14:textId="195B8AA5" w:rsidR="00D826FD" w:rsidRDefault="00D826FD">
      <w:pPr>
        <w:pStyle w:val="CommentText"/>
      </w:pPr>
      <w:r>
        <w:t>Figure 1: task</w:t>
      </w:r>
    </w:p>
    <w:p w14:paraId="375029AC" w14:textId="7D92E047" w:rsidR="00D826FD" w:rsidRDefault="00D826FD">
      <w:pPr>
        <w:pStyle w:val="CommentText"/>
      </w:pPr>
      <w:r>
        <w:t>Figure 2: behavioral data</w:t>
      </w:r>
    </w:p>
    <w:p w14:paraId="67E2A9A4" w14:textId="06B2EC9F" w:rsidR="00D826FD" w:rsidRDefault="00D826FD">
      <w:pPr>
        <w:pStyle w:val="CommentText"/>
      </w:pPr>
      <w:r>
        <w:t>Figure 3: SSVEP data</w:t>
      </w:r>
    </w:p>
  </w:comment>
  <w:comment w:id="10" w:author="Antonio Schettino" w:date="2018-08-28T15:09:00Z" w:initials="AS">
    <w:p w14:paraId="27152FA4" w14:textId="6458A831" w:rsidR="00D826FD" w:rsidRDefault="00D826FD">
      <w:pPr>
        <w:pStyle w:val="CommentText"/>
      </w:pPr>
      <w:r>
        <w:rPr>
          <w:rStyle w:val="CommentReference"/>
        </w:rPr>
        <w:annotationRef/>
      </w:r>
      <w:r>
        <w:t>Here we’ll also have to explain why we are showing color-dependent spectra, because we never mention it anywhere.</w:t>
      </w:r>
    </w:p>
  </w:comment>
  <w:comment w:id="11" w:author="Andersen, Soren" w:date="2018-10-24T17:37:00Z" w:initials="AS">
    <w:p w14:paraId="787ABF9E" w14:textId="208DA0DF" w:rsidR="00D826FD" w:rsidRDefault="00D826FD">
      <w:pPr>
        <w:pStyle w:val="CommentText"/>
      </w:pPr>
      <w:r>
        <w:rPr>
          <w:rStyle w:val="CommentReference"/>
        </w:rPr>
        <w:annotationRef/>
      </w:r>
      <w:r>
        <w:t>What happened to false alarms?</w:t>
      </w:r>
    </w:p>
  </w:comment>
  <w:comment w:id="12" w:author="Antonio Schettino" w:date="2018-08-28T11:02:00Z" w:initials="AS">
    <w:p w14:paraId="54419ACD" w14:textId="41420AD3" w:rsidR="00D826FD" w:rsidRDefault="00D826FD">
      <w:pPr>
        <w:pStyle w:val="CommentText"/>
      </w:pPr>
      <w:r>
        <w:rPr>
          <w:rStyle w:val="CommentReference"/>
        </w:rPr>
        <w:annotationRef/>
      </w:r>
      <w:r>
        <w:t>This info in table 2, with posterior distributions</w:t>
      </w:r>
    </w:p>
  </w:comment>
  <w:comment w:id="13" w:author="Andersen, Soren" w:date="2018-10-24T17:31:00Z" w:initials="AS">
    <w:p w14:paraId="5C23CF3D" w14:textId="1BED44F2" w:rsidR="00D826FD" w:rsidRDefault="00D826FD">
      <w:pPr>
        <w:pStyle w:val="CommentText"/>
      </w:pPr>
      <w:r>
        <w:t>These intervals are huge. I guess most of this is between subjects variance, which is of little interest here. Also, this must be the variability of the individual measurements rather than something like the SEM, which may be more informative here.</w:t>
      </w:r>
      <w:r>
        <w:rPr>
          <w:rStyle w:val="CommentReference"/>
        </w:rPr>
        <w:annotationRef/>
      </w:r>
    </w:p>
  </w:comment>
  <w:comment w:id="14" w:author="Antonio Schettino" w:date="2018-08-28T10:57:00Z" w:initials="AS">
    <w:p w14:paraId="3AA5569E" w14:textId="5F9B2A26" w:rsidR="00D826FD" w:rsidRDefault="00D826FD">
      <w:pPr>
        <w:pStyle w:val="CommentText"/>
      </w:pPr>
      <w:r>
        <w:rPr>
          <w:rStyle w:val="CommentReference"/>
        </w:rPr>
        <w:annotationRef/>
      </w:r>
      <w:r>
        <w:t>First hit rates, then RTs</w:t>
      </w:r>
    </w:p>
  </w:comment>
  <w:comment w:id="15" w:author="Antonio Schettino" w:date="2018-08-28T10:13:00Z" w:initials="AS">
    <w:p w14:paraId="206208DA" w14:textId="53E59C44" w:rsidR="00D826FD" w:rsidRDefault="00D826FD">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16" w:author="Andersen, Soren" w:date="2018-10-23T22:42:00Z" w:initials="AS">
    <w:p w14:paraId="52C8C512" w14:textId="75BBFFF4" w:rsidR="00D826FD" w:rsidRDefault="00D826FD">
      <w:pPr>
        <w:pStyle w:val="CommentText"/>
      </w:pPr>
      <w:r>
        <w:rPr>
          <w:rStyle w:val="CommentReference"/>
        </w:rPr>
        <w:annotationRef/>
      </w:r>
      <w:r>
        <w:t>Increase font size in figure</w:t>
      </w:r>
    </w:p>
  </w:comment>
  <w:comment w:id="17" w:author="Antonio Schettino" w:date="2018-08-28T11:13:00Z" w:initials="AS">
    <w:p w14:paraId="3BF9122D" w14:textId="5D11808F" w:rsidR="00D826FD" w:rsidRDefault="00D826FD">
      <w:pPr>
        <w:pStyle w:val="CommentText"/>
      </w:pPr>
      <w:r>
        <w:rPr>
          <w:rStyle w:val="CommentReference"/>
        </w:rPr>
        <w:annotationRef/>
      </w:r>
      <w:r>
        <w:t>To add:</w:t>
      </w:r>
    </w:p>
    <w:p w14:paraId="037DD654" w14:textId="66515F40" w:rsidR="00D826FD" w:rsidRDefault="00D826FD">
      <w:pPr>
        <w:pStyle w:val="CommentText"/>
      </w:pPr>
      <w:r>
        <w:t>- the task was difficult, as evidenced by overall low hit rates and small differences between conditions. This means that participants could not improve a lot throughout the experiment</w:t>
      </w:r>
    </w:p>
    <w:p w14:paraId="5AC00D0A" w14:textId="5D0E3C60" w:rsidR="00D826FD" w:rsidRDefault="00D826FD">
      <w:pPr>
        <w:pStyle w:val="CommentText"/>
      </w:pPr>
      <w:r>
        <w:t xml:space="preserve">- 50% is </w:t>
      </w:r>
      <w:r w:rsidRPr="003433CE">
        <w:rPr>
          <w:b/>
        </w:rPr>
        <w:t>not</w:t>
      </w:r>
      <w:r>
        <w:t xml:space="preserve"> chance level in this task</w:t>
      </w:r>
    </w:p>
  </w:comment>
  <w:comment w:id="19" w:author="Antonio Schettino" w:date="2018-08-28T11:02:00Z" w:initials="AS">
    <w:p w14:paraId="1DA62595" w14:textId="2C0E80FE" w:rsidR="00D826FD" w:rsidRDefault="00D826FD">
      <w:pPr>
        <w:pStyle w:val="CommentText"/>
      </w:pPr>
      <w:r>
        <w:rPr>
          <w:rStyle w:val="CommentReference"/>
        </w:rPr>
        <w:annotationRef/>
      </w:r>
      <w:r>
        <w:t>This becomes table 1</w:t>
      </w:r>
    </w:p>
  </w:comment>
  <w:comment w:id="20" w:author="Andersen, Soren" w:date="2018-10-24T17:42:00Z" w:initials="AS">
    <w:p w14:paraId="1AD79BEF" w14:textId="2D8EE28D" w:rsidR="00D826FD" w:rsidRDefault="00D826FD">
      <w:pPr>
        <w:pStyle w:val="CommentText"/>
      </w:pPr>
      <w:r>
        <w:rPr>
          <w:rStyle w:val="CommentReference"/>
        </w:rPr>
        <w:annotationRef/>
      </w:r>
      <w:r>
        <w:t>The baseline difference for unattended is huge: this can’t be correct for a sample of this size!</w:t>
      </w:r>
    </w:p>
    <w:p w14:paraId="5D96125D" w14:textId="77777777" w:rsidR="00D826FD" w:rsidRDefault="00D826FD">
      <w:pPr>
        <w:pStyle w:val="CommentText"/>
      </w:pPr>
    </w:p>
    <w:p w14:paraId="614B5D23" w14:textId="40B612A3" w:rsidR="00D826FD" w:rsidRDefault="00D826FD">
      <w:pPr>
        <w:pStyle w:val="CommentText"/>
      </w:pPr>
      <w:r>
        <w:t>Maybe scale SSVEPs differently, so that the baselines are equated and everything is measured relative to that.</w:t>
      </w:r>
    </w:p>
  </w:comment>
  <w:comment w:id="21" w:author="Andersen, Soren" w:date="2018-10-02T16:34:00Z" w:initials="AS">
    <w:p w14:paraId="0DFAAB23" w14:textId="18B9041A" w:rsidR="00D826FD" w:rsidRDefault="00D826FD">
      <w:pPr>
        <w:pStyle w:val="CommentText"/>
      </w:pPr>
      <w:r>
        <w:rPr>
          <w:rStyle w:val="CommentReference"/>
        </w:rPr>
        <w:annotationRef/>
      </w:r>
      <w:r>
        <w:t xml:space="preserve"> not in microvolt anymore</w:t>
      </w:r>
    </w:p>
    <w:p w14:paraId="0CDF0E6C" w14:textId="77777777" w:rsidR="00D826FD" w:rsidRDefault="00D826FD">
      <w:pPr>
        <w:pStyle w:val="CommentText"/>
      </w:pPr>
    </w:p>
    <w:p w14:paraId="643908D1" w14:textId="1B6B96E1" w:rsidR="00D826FD" w:rsidRDefault="00D826FD">
      <w:pPr>
        <w:pStyle w:val="CommentText"/>
      </w:pPr>
      <w:r>
        <w:t>Would it be possible to zoom in the figure? The differences of interest are very hard to see.</w:t>
      </w:r>
    </w:p>
    <w:p w14:paraId="062F8CEB" w14:textId="693DC14D" w:rsidR="00D826FD" w:rsidRDefault="00D826FD" w:rsidP="00367AA9">
      <w:pPr>
        <w:pStyle w:val="CommentText"/>
      </w:pPr>
      <w:r>
        <w:t>In previous publications, the scale usually varies around 0.7 to 1.3 (…but of course I present within-subjects error bars which are much smaller and contain less information).</w:t>
      </w:r>
    </w:p>
    <w:p w14:paraId="2DB1D85A" w14:textId="13F00B55" w:rsidR="00D826FD" w:rsidRDefault="00D826FD" w:rsidP="00367AA9">
      <w:pPr>
        <w:pStyle w:val="CommentText"/>
      </w:pPr>
      <w:r>
        <w:t>If you had just two conditions A &amp; U, then a value of 2 for A would mean that U=0, i.e. this would be the maximal attention effect, equal to physical removal of the unattended stimulus. So values anywhere close to 0 or 2 are not to be expected und would represent unrealistically large attentional modulation.</w:t>
      </w:r>
    </w:p>
    <w:p w14:paraId="50D2DFF5" w14:textId="77777777" w:rsidR="00D826FD" w:rsidRDefault="00D826FD">
      <w:pPr>
        <w:pStyle w:val="CommentText"/>
      </w:pPr>
    </w:p>
    <w:p w14:paraId="71BD759D" w14:textId="2FB0A50B" w:rsidR="00D826FD" w:rsidRDefault="00D826FD">
      <w:pPr>
        <w:pStyle w:val="CommentText"/>
      </w:pPr>
      <w:r>
        <w:t>Some participants have very high variability in amplitudes. If you rescaled correctly, the mean for each participant should be one, so amplitudes should not stray not far, usually. Do you have very noisy participants in there?</w:t>
      </w:r>
    </w:p>
  </w:comment>
  <w:comment w:id="22" w:author="Andersen, Soren" w:date="2018-10-23T22:55:00Z" w:initials="AS">
    <w:p w14:paraId="581167A6" w14:textId="3B202343" w:rsidR="00D826FD" w:rsidRDefault="00D826FD">
      <w:pPr>
        <w:pStyle w:val="CommentText"/>
      </w:pPr>
      <w:r>
        <w:rPr>
          <w:rStyle w:val="CommentReference"/>
        </w:rPr>
        <w:annotationRef/>
      </w:r>
      <w:r>
        <w:t>Did you try to compute AMIs from SSVEPs?</w:t>
      </w:r>
    </w:p>
    <w:p w14:paraId="5AF58C57" w14:textId="1915DEFE" w:rsidR="00D826FD" w:rsidRDefault="00D826FD">
      <w:pPr>
        <w:pStyle w:val="CommentText"/>
      </w:pPr>
      <w:r>
        <w:t>Would using them lead to the same conclusions?</w:t>
      </w:r>
    </w:p>
  </w:comment>
  <w:comment w:id="23" w:author="Andersen, Soren" w:date="2018-10-23T22:58:00Z" w:initials="AS">
    <w:p w14:paraId="771873A3" w14:textId="64B5CEB8" w:rsidR="00D826FD" w:rsidRDefault="00D826FD">
      <w:pPr>
        <w:pStyle w:val="CommentText"/>
      </w:pPr>
      <w:r>
        <w:rPr>
          <w:rStyle w:val="CommentReference"/>
        </w:rPr>
        <w:annotationRef/>
      </w:r>
      <w:r>
        <w:t>This is weird.</w:t>
      </w:r>
    </w:p>
    <w:p w14:paraId="4C1845B6" w14:textId="77777777" w:rsidR="00D826FD" w:rsidRDefault="00D826FD">
      <w:pPr>
        <w:pStyle w:val="CommentText"/>
      </w:pPr>
    </w:p>
    <w:p w14:paraId="2DC860F5" w14:textId="3536E4E9" w:rsidR="00D826FD" w:rsidRDefault="00D826FD">
      <w:pPr>
        <w:pStyle w:val="CommentText"/>
      </w:pPr>
      <w:r>
        <w:t>I wonder if this could have to do with how SSVEPs are rescaled. Does the same pattern occur in raw amplitudes?</w:t>
      </w:r>
    </w:p>
    <w:p w14:paraId="58E24DBE" w14:textId="7CCD639D" w:rsidR="00D826FD" w:rsidRDefault="00D826FD">
      <w:pPr>
        <w:pStyle w:val="CommentText"/>
      </w:pPr>
      <w:r>
        <w:t>I wonder if the rescaling could accidentally have pushed differences in the later phases into the earlier phase.</w:t>
      </w:r>
    </w:p>
  </w:comment>
  <w:comment w:id="24" w:author="Antonio Schettino" w:date="2018-08-28T12:26:00Z" w:initials="AS">
    <w:p w14:paraId="2F0D1739" w14:textId="3FD3B8D6" w:rsidR="00D826FD" w:rsidRDefault="00D826FD">
      <w:pPr>
        <w:pStyle w:val="CommentText"/>
      </w:pPr>
      <w:r>
        <w:rPr>
          <w:rStyle w:val="CommentReference"/>
        </w:rPr>
        <w:annotationRef/>
      </w:r>
      <w:r>
        <w:t>We should better specify our expectations here:</w:t>
      </w:r>
    </w:p>
    <w:p w14:paraId="3866BCB0" w14:textId="678D4396" w:rsidR="00D826FD" w:rsidRDefault="00D826FD">
      <w:pPr>
        <w:pStyle w:val="CommentText"/>
      </w:pPr>
      <w:r>
        <w:t>- if it’s only training, we should see performance improvement (and faster RTs) of similar magnitude when comparing baseline1 vs baseline2 as well as baseline2 vs acquisition1</w:t>
      </w:r>
    </w:p>
    <w:p w14:paraId="3166D272" w14:textId="5895B007" w:rsidR="00D826FD" w:rsidRDefault="00D826FD">
      <w:pPr>
        <w:pStyle w:val="CommentText"/>
      </w:pPr>
      <w:r>
        <w:t>- if reward really plays a role, performance should improve (and RTs should be faster) when comparing baseline2 vs acquisition1 as opposed to baseline1 vs baseline2</w:t>
      </w:r>
    </w:p>
    <w:p w14:paraId="018EE3CC" w14:textId="61C5C81F" w:rsidR="00D826FD" w:rsidRDefault="00D826FD">
      <w:pPr>
        <w:pStyle w:val="CommentText"/>
      </w:pPr>
    </w:p>
    <w:p w14:paraId="7B9B443F" w14:textId="5D2005D2" w:rsidR="00D826FD" w:rsidRDefault="00D826FD">
      <w:pPr>
        <w:pStyle w:val="CommentText"/>
      </w:pPr>
      <w:r>
        <w:t>Do you agree? Am I missing something?</w:t>
      </w:r>
    </w:p>
  </w:comment>
  <w:comment w:id="25" w:author="Andersen, Soren" w:date="2018-10-24T17:49:00Z" w:initials="AS">
    <w:p w14:paraId="1EEE6BB0" w14:textId="254D3FEE" w:rsidR="00D826FD" w:rsidRDefault="00D826FD">
      <w:pPr>
        <w:pStyle w:val="CommentText"/>
      </w:pPr>
      <w:r>
        <w:rPr>
          <w:rStyle w:val="CommentReference"/>
        </w:rPr>
        <w:annotationRef/>
      </w:r>
      <w:r>
        <w:t>Accuracy is not the same as hit-rate!</w:t>
      </w:r>
    </w:p>
    <w:p w14:paraId="6CDAE9EE" w14:textId="51B7393B" w:rsidR="00D826FD" w:rsidRDefault="00D826FD">
      <w:pPr>
        <w:pStyle w:val="CommentText"/>
      </w:pPr>
      <w:r>
        <w:t>Without the false alarms it is hard to distinguish the nature of the effect.</w:t>
      </w:r>
    </w:p>
  </w:comment>
  <w:comment w:id="26" w:author="Antonio Schettino" w:date="2018-08-28T12:20:00Z" w:initials="AS">
    <w:p w14:paraId="319D8041" w14:textId="62923F89" w:rsidR="00D826FD" w:rsidRDefault="00D826FD">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 w:id="28" w:author="Andersen, Soren" w:date="2018-10-24T17:51:00Z" w:initials="AS">
    <w:p w14:paraId="62FA8DA4" w14:textId="2C6851BB" w:rsidR="00D826FD" w:rsidRDefault="00D826FD">
      <w:pPr>
        <w:pStyle w:val="CommentText"/>
      </w:pPr>
      <w:r>
        <w:rPr>
          <w:rStyle w:val="CommentReference"/>
        </w:rPr>
        <w:annotationRef/>
      </w:r>
      <w:r>
        <w:t xml:space="preserve">As it does for </w:t>
      </w:r>
      <w:proofErr w:type="spellStart"/>
      <w:r>
        <w:t>behavioural</w:t>
      </w:r>
      <w:proofErr w:type="spellEnd"/>
      <w:r>
        <w:t xml:space="preserv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1B2CE2AD" w15:done="0"/>
  <w15:commentEx w15:paraId="465DB460" w15:done="0"/>
  <w15:commentEx w15:paraId="4919AC84" w15:done="0"/>
  <w15:commentEx w15:paraId="789968ED" w15:done="0"/>
  <w15:commentEx w15:paraId="05C0353A" w15:done="0"/>
  <w15:commentEx w15:paraId="585CA9FF" w15:done="0"/>
  <w15:commentEx w15:paraId="2EEF1807" w15:done="0"/>
  <w15:commentEx w15:paraId="67E2A9A4" w15:done="0"/>
  <w15:commentEx w15:paraId="27152FA4" w15:done="0"/>
  <w15:commentEx w15:paraId="787ABF9E" w15:done="0"/>
  <w15:commentEx w15:paraId="54419ACD" w15:done="0"/>
  <w15:commentEx w15:paraId="5C23CF3D" w15:done="0"/>
  <w15:commentEx w15:paraId="3AA5569E" w15:done="0"/>
  <w15:commentEx w15:paraId="206208DA" w15:done="0"/>
  <w15:commentEx w15:paraId="52C8C512" w15:done="0"/>
  <w15:commentEx w15:paraId="5AC00D0A" w15:done="0"/>
  <w15:commentEx w15:paraId="1DA62595" w15:done="0"/>
  <w15:commentEx w15:paraId="614B5D23" w15:done="0"/>
  <w15:commentEx w15:paraId="71BD759D" w15:done="0"/>
  <w15:commentEx w15:paraId="5AF58C57" w15:done="0"/>
  <w15:commentEx w15:paraId="58E24DBE" w15:done="0"/>
  <w15:commentEx w15:paraId="7B9B443F" w15:done="0"/>
  <w15:commentEx w15:paraId="6CDAE9EE" w15:done="0"/>
  <w15:commentEx w15:paraId="319D8041" w15:done="0"/>
  <w15:commentEx w15:paraId="62FA8D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B976AB" w14:textId="77777777" w:rsidR="003A3217" w:rsidRDefault="003A3217" w:rsidP="00AD5698">
      <w:pPr>
        <w:spacing w:after="0" w:line="240" w:lineRule="auto"/>
      </w:pPr>
      <w:r>
        <w:separator/>
      </w:r>
    </w:p>
  </w:endnote>
  <w:endnote w:type="continuationSeparator" w:id="0">
    <w:p w14:paraId="071D353D" w14:textId="77777777" w:rsidR="003A3217" w:rsidRDefault="003A3217"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D826FD" w:rsidRDefault="00D826FD"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D826FD" w:rsidRDefault="00D826FD"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1EA757" w14:textId="77777777" w:rsidR="003A3217" w:rsidRDefault="003A3217" w:rsidP="00AD5698">
      <w:pPr>
        <w:spacing w:after="0" w:line="240" w:lineRule="auto"/>
      </w:pPr>
      <w:r>
        <w:separator/>
      </w:r>
    </w:p>
  </w:footnote>
  <w:footnote w:type="continuationSeparator" w:id="0">
    <w:p w14:paraId="10BBBB47" w14:textId="77777777" w:rsidR="003A3217" w:rsidRDefault="003A3217"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48FEA164" w:rsidR="00D826FD" w:rsidRDefault="00D826FD">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11021B">
          <w:rPr>
            <w:noProof/>
            <w:szCs w:val="24"/>
          </w:rPr>
          <w:t>23</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826FD" w:rsidRDefault="00D826FD"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0E81"/>
    <w:rsid w:val="000421E9"/>
    <w:rsid w:val="00042B55"/>
    <w:rsid w:val="0004428E"/>
    <w:rsid w:val="00044D29"/>
    <w:rsid w:val="00044E78"/>
    <w:rsid w:val="00045572"/>
    <w:rsid w:val="00045E5F"/>
    <w:rsid w:val="00046163"/>
    <w:rsid w:val="00046E8F"/>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775"/>
    <w:rsid w:val="00102919"/>
    <w:rsid w:val="00103A1F"/>
    <w:rsid w:val="00104425"/>
    <w:rsid w:val="00104913"/>
    <w:rsid w:val="00104CED"/>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76A"/>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B61"/>
    <w:rsid w:val="00B0703A"/>
    <w:rsid w:val="00B075E2"/>
    <w:rsid w:val="00B07BE8"/>
    <w:rsid w:val="00B07CA1"/>
    <w:rsid w:val="00B100A4"/>
    <w:rsid w:val="00B1021D"/>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B6965-D1B0-4771-9205-54DF1D12C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25</Pages>
  <Words>10908</Words>
  <Characters>62178</Characters>
  <Application>Microsoft Office Word</Application>
  <DocSecurity>0</DocSecurity>
  <Lines>518</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1</cp:revision>
  <cp:lastPrinted>2017-06-14T15:36:00Z</cp:lastPrinted>
  <dcterms:created xsi:type="dcterms:W3CDTF">2018-10-28T22:06:00Z</dcterms:created>
  <dcterms:modified xsi:type="dcterms:W3CDTF">2019-01-15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